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44F53F81"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C04027">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6C6B89D2"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4363429B"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Fig. 2a.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2FA4A780"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 are shown in Fig.3</w:t>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7344E679"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bookmarkStart w:id="0" w:name="aa"/>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C04027">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bookmarkEnd w:id="0"/>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60E5B338"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Fig. 4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w:t>
      </w:r>
      <w:r>
        <w:rPr>
          <w:rFonts w:ascii="Times New Roman" w:hAnsi="Times New Roman" w:cs="Times New Roman"/>
          <w:color w:val="000000" w:themeColor="text1"/>
        </w:rPr>
        <w:t xml:space="preserve">. The TC shows its convergence at N=4, above witch the result changes a little but not the computational effort, so we choose the </w:t>
      </w:r>
      <w:r>
        <w:rPr>
          <w:rFonts w:ascii="Times New Roman" w:hAnsi="Times New Roman" w:cs="Times New Roman"/>
          <w:color w:val="000000" w:themeColor="text1"/>
        </w:rPr>
        <w:t>number of</w:t>
      </w:r>
      <w:r>
        <w:rPr>
          <w:rFonts w:ascii="Times New Roman" w:hAnsi="Times New Roman" w:cs="Times New Roman"/>
          <w:color w:val="000000" w:themeColor="text1"/>
        </w:rPr>
        <w:t xml:space="preserve">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w:t>
      </w:r>
      <w:r w:rsidR="00EF177D">
        <w:rPr>
          <w:rFonts w:ascii="Times New Roman" w:hAnsi="Times New Roman" w:cs="Times New Roman"/>
          <w:color w:val="000000" w:themeColor="text1"/>
        </w:rPr>
        <w:t xml:space="preserve"> is also tested as in Fig. 4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Fig. 4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Fig. 4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6210B0F0" w:rsidR="00EF177D" w:rsidRPr="00EF177D" w:rsidRDefault="00EF177D" w:rsidP="00EF177D">
      <w:pPr>
        <w:tabs>
          <w:tab w:val="left" w:pos="3544"/>
          <w:tab w:val="left" w:pos="7088"/>
        </w:tabs>
        <w:ind w:firstLineChars="288" w:firstLine="605"/>
        <w:jc w:val="left"/>
        <w:rPr>
          <w:rFonts w:ascii="Times New Roman" w:hAnsi="Times New Roman" w:cs="Times New Roman" w:hint="eastAsia"/>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01073F55" w:rsidR="00EF177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Fig. 4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0E15420D" w14:textId="77F51CFD" w:rsidR="00B23A1F" w:rsidRDefault="00B23A1F"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4.5 </w:t>
      </w:r>
      <w:r w:rsidRPr="00B23A1F">
        <w:rPr>
          <w:rFonts w:ascii="Times New Roman" w:hAnsi="Times New Roman" w:cs="Times New Roman" w:hint="eastAsia"/>
          <w:color w:val="000000" w:themeColor="text1"/>
        </w:rPr>
        <w:t>热导率之低和各向异性</w:t>
      </w:r>
    </w:p>
    <w:p w14:paraId="11660974" w14:textId="59B2A77A" w:rsidR="008558B2" w:rsidRPr="00EF177D" w:rsidRDefault="008558B2" w:rsidP="0082748C">
      <w:pPr>
        <w:jc w:val="left"/>
        <w:rPr>
          <w:rFonts w:ascii="Times New Roman" w:hAnsi="Times New Roman" w:cs="Times New Roman" w:hint="eastAsia"/>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Fig. </w:t>
      </w:r>
      <w:r>
        <w:rPr>
          <w:rFonts w:ascii="Times New Roman" w:hAnsi="Times New Roman" w:cs="Times New Roman"/>
          <w:color w:val="000000" w:themeColor="text1"/>
        </w:rPr>
        <w:t xml:space="preserve">5. The TC values decreases with increasing temperature and obeys the rule of </w:t>
      </w:r>
      <m:oMath>
        <m:r>
          <w:rPr>
            <w:rFonts w:ascii="Cambria Math" w:hAnsi="Cambria Math" w:cs="Times New Roman"/>
            <w:color w:val="000000" w:themeColor="text1"/>
          </w:rPr>
          <m:t>κ</m:t>
        </m:r>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5756B2E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w:t>
      </w:r>
      <w:bookmarkStart w:id="1" w:name="_GoBack"/>
      <w:bookmarkEnd w:id="1"/>
      <w:r w:rsidRPr="00C07B53">
        <w:rPr>
          <w:rFonts w:ascii="Times New Roman" w:hAnsi="Times New Roman" w:cs="Times New Roman"/>
          <w:color w:val="000000" w:themeColor="text1"/>
        </w:rPr>
        <w:t>-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7DB34A76"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w:t>
      </w:r>
      <w:r w:rsidR="003C2D8A" w:rsidRPr="00C07B53">
        <w:rPr>
          <w:rFonts w:ascii="Times New Roman" w:hAnsi="Times New Roman" w:cs="Times New Roman"/>
          <w:color w:val="000000" w:themeColor="text1"/>
        </w:rPr>
        <w:lastRenderedPageBreak/>
        <w:t xml:space="preserve">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p>
    <w:p w14:paraId="7F797BDC" w14:textId="77777777" w:rsidR="00B45437" w:rsidRPr="00B45437" w:rsidRDefault="00B45437" w:rsidP="00CF03CC">
      <w:pPr>
        <w:ind w:firstLineChars="288" w:firstLine="605"/>
        <w:jc w:val="left"/>
        <w:rPr>
          <w:rFonts w:ascii="Times New Roman" w:hAnsi="Times New Roman" w:cs="Times New Roman"/>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52E5C82A"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8133FA"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8pt;height:125.3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8133FA"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1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027D865C" w:rsidR="008F7A75"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8133FA">
        <w:rPr>
          <w:rFonts w:ascii="Times New Roman" w:hAnsi="Times New Roman" w:cs="Times New Roman"/>
          <w:noProof/>
          <w:color w:val="000000" w:themeColor="text1"/>
        </w:rPr>
        <w:pict w14:anchorId="28E7B23E">
          <v:shape id="_x0000_i1027" type="#_x0000_t75" style="width:172.5pt;height:138.4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8133FA"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1pt;height:219.2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2C2FD72D" w:rsidR="007A5980" w:rsidRPr="00C07B53"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7A598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4B1571" w14:textId="77777777" w:rsidR="000D619D" w:rsidRDefault="000D619D" w:rsidP="00C154D6">
      <w:r>
        <w:separator/>
      </w:r>
    </w:p>
  </w:endnote>
  <w:endnote w:type="continuationSeparator" w:id="0">
    <w:p w14:paraId="63C5EEBF" w14:textId="77777777" w:rsidR="000D619D" w:rsidRDefault="000D619D"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F4BB3" w14:textId="77777777" w:rsidR="000D619D" w:rsidRDefault="000D619D" w:rsidP="00C154D6">
      <w:r>
        <w:separator/>
      </w:r>
    </w:p>
  </w:footnote>
  <w:footnote w:type="continuationSeparator" w:id="0">
    <w:p w14:paraId="1F4FFF18" w14:textId="77777777" w:rsidR="000D619D" w:rsidRDefault="000D619D"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71157"/>
    <w:rsid w:val="003755C9"/>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4C2A"/>
    <w:rsid w:val="007D59E9"/>
    <w:rsid w:val="007D5E2E"/>
    <w:rsid w:val="007F0492"/>
    <w:rsid w:val="007F2063"/>
    <w:rsid w:val="007F4040"/>
    <w:rsid w:val="0080116B"/>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3A1F"/>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177D"/>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2470A-E874-47DE-B3B9-D3210419C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0</TotalTime>
  <Pages>12</Pages>
  <Words>3605</Words>
  <Characters>20549</Characters>
  <Application>Microsoft Office Word</Application>
  <DocSecurity>0</DocSecurity>
  <Lines>171</Lines>
  <Paragraphs>48</Paragraphs>
  <ScaleCrop>false</ScaleCrop>
  <Company/>
  <LinksUpToDate>false</LinksUpToDate>
  <CharactersWithSpaces>2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8</cp:revision>
  <dcterms:created xsi:type="dcterms:W3CDTF">2014-11-05T05:16:00Z</dcterms:created>
  <dcterms:modified xsi:type="dcterms:W3CDTF">2017-02-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